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60288" behindDoc="0" locked="0" layoutInCell="1" allowOverlap="1" wp14:anchorId="7026ED55" wp14:editId="2DE81C8B">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593A7D8B"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8D3169">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60288"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593A7D8B"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8D3169">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drawing>
          <wp:inline distT="0" distB="0" distL="0" distR="0" wp14:anchorId="566B325B" wp14:editId="03F49AAB">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606696A3"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72BD5F88" w:rsidR="009A2AB7" w:rsidRP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 xml:space="preserve">Essentially, this means hosting the skill on the Amazon cloud. To use a custom endpoint, the second option “HTTPS” should be chosen. For basic skills and to test basic functionality, Lambda was chosen </w:t>
      </w:r>
      <w:r w:rsidR="003261C5">
        <w:t xml:space="preserve">initially throughout developing this study. </w:t>
      </w:r>
      <w:bookmarkStart w:id="4" w:name="_GoBack"/>
      <w:bookmarkEnd w:id="4"/>
    </w:p>
    <w:sectPr w:rsidR="009A2AB7"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482D5" w14:textId="77777777" w:rsidR="00FB67EC" w:rsidRDefault="00FB67EC" w:rsidP="003C242F">
      <w:r>
        <w:separator/>
      </w:r>
    </w:p>
  </w:endnote>
  <w:endnote w:type="continuationSeparator" w:id="0">
    <w:p w14:paraId="34A1C32E" w14:textId="77777777" w:rsidR="00FB67EC" w:rsidRDefault="00FB67EC"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39DC43EA" w:rsidR="00A570C9" w:rsidRPr="00A570C9" w:rsidRDefault="00A570C9">
      <w:pPr>
        <w:pStyle w:val="EndnoteText"/>
        <w:rPr>
          <w:lang w:val="de-DE"/>
        </w:rPr>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plainTextFormattedCitation":"(Apache Tomcat® - Welcome!, no date)"},"properties":{"noteIndex":0},"schema":"https://github.com/citation-style-language/schema/raw/master/csl-citation.json"}</w:instrText>
      </w:r>
      <w:r>
        <w:fldChar w:fldCharType="separate"/>
      </w:r>
      <w:r w:rsidRPr="00A570C9">
        <w:rPr>
          <w:noProof/>
        </w:rPr>
        <w:t>(</w:t>
      </w:r>
      <w:r w:rsidRPr="00A570C9">
        <w:rPr>
          <w:i/>
          <w:noProof/>
        </w:rPr>
        <w:t>Apache Tomcat® - Welcome!</w:t>
      </w:r>
      <w:r w:rsidRPr="00A570C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8752A7" w14:textId="77777777" w:rsidR="00FB67EC" w:rsidRDefault="00FB67EC" w:rsidP="003C242F">
      <w:r>
        <w:separator/>
      </w:r>
    </w:p>
  </w:footnote>
  <w:footnote w:type="continuationSeparator" w:id="0">
    <w:p w14:paraId="56FB9ED2" w14:textId="77777777" w:rsidR="00FB67EC" w:rsidRDefault="00FB67EC"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815342"/>
    <w:multiLevelType w:val="multilevel"/>
    <w:tmpl w:val="9E743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2"/>
  </w:num>
  <w:num w:numId="4">
    <w:abstractNumId w:val="7"/>
  </w:num>
  <w:num w:numId="5">
    <w:abstractNumId w:val="8"/>
  </w:num>
  <w:num w:numId="6">
    <w:abstractNumId w:val="10"/>
  </w:num>
  <w:num w:numId="7">
    <w:abstractNumId w:val="2"/>
  </w:num>
  <w:num w:numId="8">
    <w:abstractNumId w:val="4"/>
  </w:num>
  <w:num w:numId="9">
    <w:abstractNumId w:val="9"/>
  </w:num>
  <w:num w:numId="10">
    <w:abstractNumId w:val="6"/>
  </w:num>
  <w:num w:numId="11">
    <w:abstractNumId w:val="5"/>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47A2C"/>
    <w:rsid w:val="00073D7D"/>
    <w:rsid w:val="00081C40"/>
    <w:rsid w:val="00113C81"/>
    <w:rsid w:val="00163DD8"/>
    <w:rsid w:val="0017257B"/>
    <w:rsid w:val="00176E40"/>
    <w:rsid w:val="00203F01"/>
    <w:rsid w:val="00271450"/>
    <w:rsid w:val="00283C6C"/>
    <w:rsid w:val="002C6B3D"/>
    <w:rsid w:val="003261C5"/>
    <w:rsid w:val="00347826"/>
    <w:rsid w:val="003A207A"/>
    <w:rsid w:val="003C242F"/>
    <w:rsid w:val="00411942"/>
    <w:rsid w:val="004150AC"/>
    <w:rsid w:val="00433F8B"/>
    <w:rsid w:val="0043726E"/>
    <w:rsid w:val="00443508"/>
    <w:rsid w:val="00455C58"/>
    <w:rsid w:val="00471C9E"/>
    <w:rsid w:val="00532796"/>
    <w:rsid w:val="00564064"/>
    <w:rsid w:val="005A46E8"/>
    <w:rsid w:val="005A6F82"/>
    <w:rsid w:val="005B7ECF"/>
    <w:rsid w:val="005F1675"/>
    <w:rsid w:val="005F4E40"/>
    <w:rsid w:val="00606928"/>
    <w:rsid w:val="00632357"/>
    <w:rsid w:val="00676736"/>
    <w:rsid w:val="006906C5"/>
    <w:rsid w:val="006A303E"/>
    <w:rsid w:val="006E7093"/>
    <w:rsid w:val="00730089"/>
    <w:rsid w:val="0073084E"/>
    <w:rsid w:val="00835D91"/>
    <w:rsid w:val="008402F7"/>
    <w:rsid w:val="008444BB"/>
    <w:rsid w:val="008650DB"/>
    <w:rsid w:val="0087093D"/>
    <w:rsid w:val="00892243"/>
    <w:rsid w:val="008C3708"/>
    <w:rsid w:val="008D3169"/>
    <w:rsid w:val="00906FC6"/>
    <w:rsid w:val="009162DF"/>
    <w:rsid w:val="0096320E"/>
    <w:rsid w:val="009A2AB7"/>
    <w:rsid w:val="009D2DF6"/>
    <w:rsid w:val="00A329C9"/>
    <w:rsid w:val="00A570C9"/>
    <w:rsid w:val="00AD60F3"/>
    <w:rsid w:val="00AF5C64"/>
    <w:rsid w:val="00B05E8E"/>
    <w:rsid w:val="00B33BA1"/>
    <w:rsid w:val="00B34DBE"/>
    <w:rsid w:val="00B459BF"/>
    <w:rsid w:val="00B80FBC"/>
    <w:rsid w:val="00B96B00"/>
    <w:rsid w:val="00BB1B64"/>
    <w:rsid w:val="00C34AE0"/>
    <w:rsid w:val="00C41CE8"/>
    <w:rsid w:val="00D06A13"/>
    <w:rsid w:val="00D1701C"/>
    <w:rsid w:val="00D67EC8"/>
    <w:rsid w:val="00EC546E"/>
    <w:rsid w:val="00F16BA2"/>
    <w:rsid w:val="00F4081B"/>
    <w:rsid w:val="00F433C4"/>
    <w:rsid w:val="00FB67EC"/>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semiHidden/>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semiHidden/>
    <w:unhideWhenUsed/>
    <w:rsid w:val="00B05E8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68B30-B425-E34A-9801-E38334ED1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7</Pages>
  <Words>1926</Words>
  <Characters>1098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56</cp:revision>
  <dcterms:created xsi:type="dcterms:W3CDTF">2019-08-01T09:54:00Z</dcterms:created>
  <dcterms:modified xsi:type="dcterms:W3CDTF">2019-08-0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